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1F41B6" w14:textId="076D15B6" w:rsidR="00CD1C41" w:rsidRPr="00CB33D9" w:rsidRDefault="00DB16E5">
      <w:pPr>
        <w:rPr>
          <w:b/>
          <w:bCs/>
          <w:sz w:val="28"/>
          <w:szCs w:val="28"/>
        </w:rPr>
      </w:pPr>
      <w:bookmarkStart w:id="0" w:name="_GoBack"/>
      <w:bookmarkEnd w:id="0"/>
      <w:r w:rsidRPr="00CB33D9">
        <w:rPr>
          <w:b/>
          <w:bCs/>
          <w:sz w:val="28"/>
          <w:szCs w:val="28"/>
        </w:rPr>
        <w:t>Achieving respiratory excellence in pre-school children with cystic fibrosis</w:t>
      </w:r>
    </w:p>
    <w:p w14:paraId="7EE698A4" w14:textId="6F7ACE40" w:rsidR="00DB16E5" w:rsidRDefault="00DB16E5"/>
    <w:p w14:paraId="5547650F" w14:textId="6D7260AC" w:rsidR="00DB16E5" w:rsidRDefault="00DB16E5">
      <w:r>
        <w:t>Kevin W Southern</w:t>
      </w:r>
    </w:p>
    <w:p w14:paraId="57F3A6C3" w14:textId="39516B05" w:rsidR="00DB16E5" w:rsidRDefault="00DB16E5"/>
    <w:p w14:paraId="1580BFC4" w14:textId="17CDF88E" w:rsidR="004749FA" w:rsidRDefault="004749FA">
      <w:r>
        <w:t>A</w:t>
      </w:r>
      <w:r w:rsidR="00DB16E5">
        <w:t xml:space="preserve"> child with cystic fibrosis (CF)</w:t>
      </w:r>
      <w:r>
        <w:t xml:space="preserve"> </w:t>
      </w:r>
      <w:r w:rsidR="00C57233">
        <w:t>who</w:t>
      </w:r>
      <w:r w:rsidR="00DB16E5">
        <w:t xml:space="preserve"> </w:t>
      </w:r>
      <w:r w:rsidR="00C57233">
        <w:t>begins</w:t>
      </w:r>
      <w:r w:rsidR="00DB16E5">
        <w:t xml:space="preserve"> school at 5-6 years of age in good respiratory health</w:t>
      </w:r>
      <w:r>
        <w:t xml:space="preserve"> has established a</w:t>
      </w:r>
      <w:r w:rsidR="00DB16E5">
        <w:t xml:space="preserve"> </w:t>
      </w:r>
      <w:r w:rsidR="00F41B73">
        <w:t xml:space="preserve">strong </w:t>
      </w:r>
      <w:r w:rsidR="00DB16E5">
        <w:t xml:space="preserve">framework for the rest of their life.  Respiratory excellence </w:t>
      </w:r>
      <w:r w:rsidR="008024AE">
        <w:t>has been achieved if</w:t>
      </w:r>
      <w:r w:rsidR="00DB16E5">
        <w:t xml:space="preserve"> a child is active and asymptomatic with normal chest radiology and a lack of CF pathogens from respiratory cultures.  </w:t>
      </w:r>
      <w:r w:rsidR="00C57233">
        <w:t>To achieve this goal, e</w:t>
      </w:r>
      <w:r w:rsidR="00DB16E5">
        <w:t xml:space="preserve">xcellent nutrition is imperative </w:t>
      </w:r>
      <w:r w:rsidR="008024AE">
        <w:t>and there is clear consensus on the approach to address pancreatic insufficiency</w:t>
      </w:r>
      <w:r w:rsidR="00610BD4">
        <w:t>.</w:t>
      </w:r>
      <w:r w:rsidR="00FD0AC4">
        <w:fldChar w:fldCharType="begin">
          <w:fldData xml:space="preserve">PEVuZE5vdGU+PENpdGU+PEF1dGhvcj5DeXN0aWMgRmlicm9zaXM8L0F1dGhvcj48WWVhcj4yMDA5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</w:fldData>
        </w:fldChar>
      </w:r>
      <w:r w:rsidR="008A2CC2">
        <w:instrText xml:space="preserve"> ADDIN EN.CITE </w:instrText>
      </w:r>
      <w:r w:rsidR="008A2CC2">
        <w:fldChar w:fldCharType="begin">
          <w:fldData xml:space="preserve">PEVuZE5vdGU+PENpdGU+PEF1dGhvcj5DeXN0aWMgRmlicm9zaXM8L0F1dGhvcj48WWVhcj4yMDA5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</w:fldData>
        </w:fldChar>
      </w:r>
      <w:r w:rsidR="008A2CC2">
        <w:instrText xml:space="preserve"> ADDIN EN.CITE.DATA </w:instrText>
      </w:r>
      <w:r w:rsidR="008A2CC2">
        <w:fldChar w:fldCharType="end"/>
      </w:r>
      <w:r w:rsidR="00FD0AC4">
        <w:fldChar w:fldCharType="separate"/>
      </w:r>
      <w:r w:rsidR="008A2CC2">
        <w:rPr>
          <w:noProof/>
        </w:rPr>
        <w:t>(1)</w:t>
      </w:r>
      <w:r w:rsidR="00FD0AC4">
        <w:fldChar w:fldCharType="end"/>
      </w:r>
      <w:r w:rsidR="00610BD4">
        <w:t xml:space="preserve">  This contrasts with</w:t>
      </w:r>
      <w:r w:rsidR="00DB16E5">
        <w:t xml:space="preserve"> airway</w:t>
      </w:r>
      <w:r w:rsidR="00610BD4">
        <w:t xml:space="preserve"> management strategies, which are extremely variable acros</w:t>
      </w:r>
      <w:r w:rsidR="00DB16E5">
        <w:t>s</w:t>
      </w:r>
      <w:r w:rsidR="00610BD4">
        <w:t xml:space="preserve"> the globe</w:t>
      </w:r>
      <w:r w:rsidR="00DB16E5">
        <w:t xml:space="preserve">.  There is lack of robust evidence to guide airways management </w:t>
      </w:r>
      <w:r w:rsidR="00610BD4">
        <w:t>in this age group.  T</w:t>
      </w:r>
      <w:r w:rsidR="00DB16E5">
        <w:t xml:space="preserve">he </w:t>
      </w:r>
      <w:r w:rsidR="00CB33D9">
        <w:t xml:space="preserve">global </w:t>
      </w:r>
      <w:r w:rsidR="00DB16E5">
        <w:t>expansion of newborn bloodspot screening</w:t>
      </w:r>
      <w:r w:rsidR="00CB33D9">
        <w:t xml:space="preserve"> for CF</w:t>
      </w:r>
      <w:r w:rsidR="00610BD4">
        <w:t xml:space="preserve"> has thrown this </w:t>
      </w:r>
      <w:r w:rsidR="00E245EF">
        <w:t>into</w:t>
      </w:r>
      <w:r w:rsidR="00610BD4">
        <w:t xml:space="preserve"> sharp perspective</w:t>
      </w:r>
      <w:r w:rsidR="00DB16E5">
        <w:t>.</w:t>
      </w:r>
      <w:r w:rsidR="005E5CB6">
        <w:fldChar w:fldCharType="begin"/>
      </w:r>
      <w:r w:rsidR="008A2CC2">
        <w:instrText xml:space="preserve"> ADDIN EN.CITE &lt;EndNote&gt;&lt;Cite&gt;&lt;Author&gt;Castellani&lt;/Author&gt;&lt;Year&gt;2016&lt;/Year&gt;&lt;RecNum&gt;2&lt;/RecNum&gt;&lt;DisplayText&gt;(2)&lt;/DisplayText&gt;&lt;record&gt;&lt;rec-number&gt;2&lt;/rec-number&gt;&lt;foreign-keys&gt;&lt;key app="EN" db-id="pdtdx9zp7055pnezr0m595rie0x2weaf0f92" timestamp="1630929261"&gt;2&lt;/key&gt;&lt;/foreign-keys&gt;&lt;ref-type name="Journal Article"&gt;17&lt;/ref-type&gt;&lt;contributors&gt;&lt;authors&gt;&lt;author&gt;Castellani, C.&lt;/author&gt;&lt;author&gt;Massie, J.&lt;/author&gt;&lt;author&gt;Sontag, M.&lt;/author&gt;&lt;author&gt;Southern, K. W.&lt;/author&gt;&lt;/authors&gt;&lt;/contributors&gt;&lt;auth-address&gt;Cystic Fibrosis Centre, Azienda Ospedaliera Universitaria Integrata, Verona, Italy. Electronic address: carlo.castellani@ospedaleuniverona.it.&amp;#xD;Department of Respiratory Medicine, Royal Children&amp;apos;s Hospital, Melbourne, Australia.&amp;#xD;Department of Epidemiology, Colorado School of Public Health, University of Colorado Anschutz Medical Campus, Aurora, CO, USA.&amp;#xD;Institute of Child Health, University of Liverpool, Alder Hey Children&amp;apos;s Hospital, Liverpool, UK.&lt;/auth-address&gt;&lt;titles&gt;&lt;title&gt;Newborn screening for cystic fibrosis&lt;/title&gt;&lt;secondary-title&gt;Lancet Respir Med&lt;/secondary-title&gt;&lt;/titles&gt;&lt;periodical&gt;&lt;full-title&gt;Lancet Respir Med&lt;/full-title&gt;&lt;/periodical&gt;&lt;pages&gt;653-661&lt;/pages&gt;&lt;volume&gt;4&lt;/volume&gt;&lt;number&gt;8&lt;/number&gt;&lt;edition&gt;2016/04/08&lt;/edition&gt;&lt;keywords&gt;&lt;keyword&gt;Cost-Benefit Analysis&lt;/keyword&gt;&lt;keyword&gt;Cystic Fibrosis/*diagnosis/economics&lt;/keyword&gt;&lt;keyword&gt;Early Diagnosis&lt;/keyword&gt;&lt;keyword&gt;Female&lt;/keyword&gt;&lt;keyword&gt;Humans&lt;/keyword&gt;&lt;keyword&gt;Immunoenzyme Techniques/economics/methods/*trends&lt;/keyword&gt;&lt;keyword&gt;Infant, Newborn&lt;/keyword&gt;&lt;keyword&gt;Male&lt;/keyword&gt;&lt;keyword&gt;Neonatal Screening/economics/methods/*trends&lt;/keyword&gt;&lt;keyword&gt;Trypsinogen&lt;/keyword&gt;&lt;/keywords&gt;&lt;dates&gt;&lt;year&gt;2016&lt;/year&gt;&lt;pub-dates&gt;&lt;date&gt;Aug&lt;/date&gt;&lt;/pub-dates&gt;&lt;/dates&gt;&lt;isbn&gt;2213-2619 (Electronic)&amp;#xD;2213-2600 (Linking)&lt;/isbn&gt;&lt;accession-num&gt;27053341&lt;/accession-num&gt;&lt;urls&gt;&lt;related-urls&gt;&lt;url&gt;https://www.ncbi.nlm.nih.gov/pubmed/27053341&lt;/url&gt;&lt;/related-urls&gt;&lt;/urls&gt;&lt;electronic-resource-num&gt;10.1016/S2213-2600(16)00053-9&lt;/electronic-resource-num&gt;&lt;/record&gt;&lt;/Cite&gt;&lt;/EndNote&gt;</w:instrText>
      </w:r>
      <w:r w:rsidR="005E5CB6">
        <w:fldChar w:fldCharType="separate"/>
      </w:r>
      <w:r w:rsidR="008A2CC2">
        <w:rPr>
          <w:noProof/>
        </w:rPr>
        <w:t>(2)</w:t>
      </w:r>
      <w:r w:rsidR="005E5CB6">
        <w:fldChar w:fldCharType="end"/>
      </w:r>
      <w:r w:rsidR="00DB16E5">
        <w:t xml:space="preserve">  </w:t>
      </w:r>
      <w:r w:rsidR="008024AE">
        <w:t>In this volume of t</w:t>
      </w:r>
      <w:r w:rsidR="00DB16E5">
        <w:t>he journal</w:t>
      </w:r>
      <w:r w:rsidR="008024AE">
        <w:t>,</w:t>
      </w:r>
      <w:r>
        <w:t xml:space="preserve"> </w:t>
      </w:r>
      <w:r w:rsidR="00DB16E5">
        <w:t>four</w:t>
      </w:r>
      <w:r>
        <w:t xml:space="preserve"> papers</w:t>
      </w:r>
      <w:r w:rsidR="008024AE">
        <w:t xml:space="preserve"> </w:t>
      </w:r>
      <w:r>
        <w:t>examin</w:t>
      </w:r>
      <w:r w:rsidR="00F41B73">
        <w:t>e</w:t>
      </w:r>
      <w:r>
        <w:t xml:space="preserve"> the issue of respiratory health in young children with CF</w:t>
      </w:r>
      <w:r w:rsidR="008024AE">
        <w:t>.</w:t>
      </w:r>
      <w:r w:rsidR="00E245EF">
        <w:t>(</w:t>
      </w:r>
      <w:proofErr w:type="spellStart"/>
      <w:r w:rsidR="00FD0AC4">
        <w:t>Korten</w:t>
      </w:r>
      <w:proofErr w:type="spellEnd"/>
      <w:r w:rsidR="00FD0AC4">
        <w:t xml:space="preserve">, Garratt, Pollak, </w:t>
      </w:r>
      <w:proofErr w:type="spellStart"/>
      <w:r w:rsidR="00FD0AC4">
        <w:t>Voldby</w:t>
      </w:r>
      <w:proofErr w:type="spellEnd"/>
      <w:r w:rsidR="00FD0AC4">
        <w:t xml:space="preserve"> </w:t>
      </w:r>
      <w:r w:rsidR="00E245EF">
        <w:t>refs</w:t>
      </w:r>
      <w:r w:rsidR="009F206E">
        <w:t xml:space="preserve"> from editors</w:t>
      </w:r>
      <w:r w:rsidR="00E245EF">
        <w:t>)</w:t>
      </w:r>
      <w:r w:rsidR="008024AE">
        <w:t xml:space="preserve">  This is a good addition to our knowledge</w:t>
      </w:r>
      <w:r>
        <w:t xml:space="preserve">, </w:t>
      </w:r>
      <w:r w:rsidR="008024AE">
        <w:t>even if</w:t>
      </w:r>
      <w:r>
        <w:t xml:space="preserve"> these papers generate </w:t>
      </w:r>
      <w:r w:rsidR="00F41B73">
        <w:t xml:space="preserve">rather </w:t>
      </w:r>
      <w:r>
        <w:t>more questions than answers.</w:t>
      </w:r>
    </w:p>
    <w:p w14:paraId="7FEDBF5B" w14:textId="5ED2F699" w:rsidR="00CB33D9" w:rsidRDefault="00CB33D9"/>
    <w:p w14:paraId="5E4B4530" w14:textId="524A4547" w:rsidR="00CB33D9" w:rsidRDefault="008024AE">
      <w:r>
        <w:t>P</w:t>
      </w:r>
      <w:r w:rsidR="00CB33D9">
        <w:t>reventing respiratory symptoms</w:t>
      </w:r>
      <w:r>
        <w:t xml:space="preserve"> in pre-school CF children</w:t>
      </w:r>
      <w:r w:rsidR="00CB33D9">
        <w:t xml:space="preserve"> is the mantra of most CF Paediatricians, </w:t>
      </w:r>
      <w:r>
        <w:t xml:space="preserve">and hence, </w:t>
      </w:r>
      <w:r w:rsidR="00CB33D9">
        <w:t xml:space="preserve">the data presented by the Swiss are, on the face of it, quite </w:t>
      </w:r>
      <w:proofErr w:type="gramStart"/>
      <w:r w:rsidR="00CB33D9">
        <w:lastRenderedPageBreak/>
        <w:t>unsettling.</w:t>
      </w:r>
      <w:r w:rsidR="00E245EF">
        <w:t>(</w:t>
      </w:r>
      <w:proofErr w:type="spellStart"/>
      <w:proofErr w:type="gramEnd"/>
      <w:r w:rsidR="00FD0AC4">
        <w:t>Korten</w:t>
      </w:r>
      <w:proofErr w:type="spellEnd"/>
      <w:r w:rsidR="00FD0AC4">
        <w:t xml:space="preserve"> </w:t>
      </w:r>
      <w:r w:rsidR="00E245EF">
        <w:t>ref)</w:t>
      </w:r>
      <w:r w:rsidR="002624B5">
        <w:t xml:space="preserve">  The authors have undertaken multiple breath washout</w:t>
      </w:r>
      <w:r>
        <w:t xml:space="preserve"> (MBW)</w:t>
      </w:r>
      <w:r w:rsidR="002624B5">
        <w:t xml:space="preserve"> </w:t>
      </w:r>
      <w:r w:rsidR="00610BD4">
        <w:t>to measure lung clearance index (LCI)</w:t>
      </w:r>
      <w:r w:rsidR="002624B5">
        <w:t xml:space="preserve"> on babies with CF between four and thirteen weeks of age comparing with a well</w:t>
      </w:r>
      <w:r w:rsidR="00A073BC">
        <w:t>-</w:t>
      </w:r>
      <w:r w:rsidR="002624B5">
        <w:t>matched cohort of babies without CF</w:t>
      </w:r>
      <w:r w:rsidR="00A073BC">
        <w:t xml:space="preserve">.  The number of successful tests reflects well on the research team and the sedative power of milk.  The values are similar </w:t>
      </w:r>
      <w:r w:rsidR="00610BD4">
        <w:t>in both</w:t>
      </w:r>
      <w:r w:rsidR="00A073BC">
        <w:t xml:space="preserve"> cohorts and reassuring.  The group have then monitored </w:t>
      </w:r>
      <w:r w:rsidR="002F32BE">
        <w:t>both cohorts</w:t>
      </w:r>
      <w:r w:rsidR="00A073BC">
        <w:t xml:space="preserve"> closely for the first year of life with weekly phone calls to generate a respiratory score.  This is a robust methodology to collect these data and, somewhat surprisingly, there is little difference between the CF and non-CF infants.  </w:t>
      </w:r>
      <w:r>
        <w:t>T</w:t>
      </w:r>
      <w:r w:rsidR="002F32BE">
        <w:t>here</w:t>
      </w:r>
      <w:r w:rsidR="00A073BC">
        <w:t xml:space="preserve"> are a lot of respiratory symptoms</w:t>
      </w:r>
      <w:r w:rsidR="002F32BE">
        <w:t xml:space="preserve"> in both groups</w:t>
      </w:r>
      <w:r>
        <w:t xml:space="preserve">, </w:t>
      </w:r>
      <w:r w:rsidR="00610BD4">
        <w:t xml:space="preserve">with </w:t>
      </w:r>
      <w:r>
        <w:t>infants being symptomatic for around 20% of the first year of life.</w:t>
      </w:r>
      <w:r w:rsidR="00A073BC">
        <w:t xml:space="preserve">  There was no relationship between symptom score and </w:t>
      </w:r>
      <w:r>
        <w:t xml:space="preserve">the MBW </w:t>
      </w:r>
      <w:r w:rsidR="00A073BC">
        <w:t xml:space="preserve">respiratory function measures at baseline.  </w:t>
      </w:r>
      <w:r w:rsidR="002F32BE">
        <w:t>A</w:t>
      </w:r>
      <w:r w:rsidR="00610BD4">
        <w:t xml:space="preserve"> repeat</w:t>
      </w:r>
      <w:r w:rsidR="00A073BC">
        <w:t xml:space="preserve"> </w:t>
      </w:r>
      <w:r w:rsidR="00610BD4">
        <w:t>LCI</w:t>
      </w:r>
      <w:r w:rsidR="00A073BC">
        <w:t xml:space="preserve"> measure</w:t>
      </w:r>
      <w:r w:rsidR="00610BD4">
        <w:t>ment</w:t>
      </w:r>
      <w:r w:rsidR="00A073BC">
        <w:t xml:space="preserve"> at 12 months would </w:t>
      </w:r>
      <w:r w:rsidR="002F32BE">
        <w:t>have been</w:t>
      </w:r>
      <w:r w:rsidR="00A073BC">
        <w:t xml:space="preserve"> </w:t>
      </w:r>
      <w:r>
        <w:t>informative but</w:t>
      </w:r>
      <w:r w:rsidR="00A073BC">
        <w:t xml:space="preserve"> would require a </w:t>
      </w:r>
      <w:r>
        <w:t xml:space="preserve">much </w:t>
      </w:r>
      <w:r w:rsidR="00A073BC">
        <w:t>str</w:t>
      </w:r>
      <w:r w:rsidR="002F32BE">
        <w:t>o</w:t>
      </w:r>
      <w:r w:rsidR="00A073BC">
        <w:t>nger sedative than milk</w:t>
      </w:r>
      <w:r>
        <w:t xml:space="preserve"> </w:t>
      </w:r>
      <w:r w:rsidR="00610BD4">
        <w:t>at this age</w:t>
      </w:r>
      <w:r w:rsidR="002F32BE">
        <w:t>!</w:t>
      </w:r>
      <w:r w:rsidR="00A073BC">
        <w:t xml:space="preserve">  </w:t>
      </w:r>
      <w:r w:rsidR="002F32BE">
        <w:t xml:space="preserve">These data are helpful to my practice, in that they quantify the extent of symptoms in this age group with </w:t>
      </w:r>
      <w:r w:rsidR="00DB4C34">
        <w:t>around</w:t>
      </w:r>
      <w:r w:rsidR="002F32BE">
        <w:t xml:space="preserve"> two</w:t>
      </w:r>
      <w:r w:rsidR="00610BD4">
        <w:t>-three</w:t>
      </w:r>
      <w:r w:rsidR="002F32BE">
        <w:t xml:space="preserve"> months of symptoms</w:t>
      </w:r>
      <w:r w:rsidR="00FD0AC4">
        <w:t xml:space="preserve"> reported</w:t>
      </w:r>
      <w:r w:rsidR="002F32BE">
        <w:t xml:space="preserve"> in the first year</w:t>
      </w:r>
      <w:r w:rsidR="00DB4C34">
        <w:t xml:space="preserve"> of life</w:t>
      </w:r>
      <w:r w:rsidR="002F32BE">
        <w:t xml:space="preserve">.  I remain of the opinion that respiratory symptoms in </w:t>
      </w:r>
      <w:r w:rsidR="00610BD4">
        <w:t>pre-school children</w:t>
      </w:r>
      <w:r w:rsidR="002F32BE">
        <w:t xml:space="preserve"> with CF are important, especially cough, and would like to see further data as this cohort moves into years 2-6.  </w:t>
      </w:r>
      <w:r>
        <w:t>The headline of the study</w:t>
      </w:r>
      <w:r w:rsidR="002E1C82">
        <w:t xml:space="preserve"> that early CF lung disease may not be captured by clinical presentation alone</w:t>
      </w:r>
      <w:r w:rsidR="002D3C3B">
        <w:t xml:space="preserve"> somewhat overstates the findings</w:t>
      </w:r>
      <w:r w:rsidR="002E1C82">
        <w:t>, bu</w:t>
      </w:r>
      <w:r w:rsidR="002F32BE">
        <w:t xml:space="preserve">t the </w:t>
      </w:r>
      <w:r w:rsidR="002E1C82">
        <w:t>data</w:t>
      </w:r>
      <w:r w:rsidR="002F32BE">
        <w:t xml:space="preserve"> </w:t>
      </w:r>
      <w:r w:rsidR="002E1C82">
        <w:t>do suggest</w:t>
      </w:r>
      <w:r w:rsidR="002F32BE">
        <w:t xml:space="preserve"> that we can’t be complacent with less symptomatic infants.   </w:t>
      </w:r>
    </w:p>
    <w:p w14:paraId="065742C1" w14:textId="5CA89CBC" w:rsidR="002E1C82" w:rsidRDefault="002E1C82"/>
    <w:p w14:paraId="4A5E137D" w14:textId="4D214D2C" w:rsidR="00C15F1F" w:rsidRDefault="002D3C3B">
      <w:r>
        <w:t>R</w:t>
      </w:r>
      <w:r w:rsidR="002E1C82">
        <w:t xml:space="preserve">espiratory surveillance and </w:t>
      </w:r>
      <w:r w:rsidR="00764045">
        <w:t xml:space="preserve">antibiotic </w:t>
      </w:r>
      <w:r>
        <w:t xml:space="preserve">management of </w:t>
      </w:r>
      <w:r w:rsidR="002E1C82">
        <w:t>airway infection</w:t>
      </w:r>
      <w:r>
        <w:t xml:space="preserve"> are</w:t>
      </w:r>
      <w:r w:rsidR="002E1C82">
        <w:t xml:space="preserve"> area</w:t>
      </w:r>
      <w:r>
        <w:t>s</w:t>
      </w:r>
      <w:r w:rsidR="002E1C82">
        <w:t xml:space="preserve"> of </w:t>
      </w:r>
      <w:r w:rsidR="00E245EF">
        <w:t xml:space="preserve">even greater </w:t>
      </w:r>
      <w:r w:rsidR="002E1C82">
        <w:t>varied practice</w:t>
      </w:r>
      <w:r w:rsidR="00764045">
        <w:t>.</w:t>
      </w:r>
      <w:r w:rsidR="002E1C82">
        <w:t xml:space="preserve">  Most CF </w:t>
      </w:r>
      <w:r w:rsidR="00610BD4">
        <w:t xml:space="preserve">paediatric </w:t>
      </w:r>
      <w:r w:rsidR="002E1C82">
        <w:t xml:space="preserve">centres in Europe and the US undertake some form of regular upper airway sampling as a proxy to lower airway infection, most commonly through </w:t>
      </w:r>
      <w:proofErr w:type="spellStart"/>
      <w:r w:rsidR="002E1C82">
        <w:t>naso</w:t>
      </w:r>
      <w:proofErr w:type="spellEnd"/>
      <w:r w:rsidR="002E1C82">
        <w:t xml:space="preserve">-pharyngeal aspirate or cough swab.  Some centres opt for less frequent but more accurate lower airway sampling with bronchoscopically obtained alveolar lavage </w:t>
      </w:r>
      <w:r w:rsidR="00764045">
        <w:t xml:space="preserve">(BAL) </w:t>
      </w:r>
      <w:r w:rsidR="002E1C82">
        <w:t xml:space="preserve">samples.  </w:t>
      </w:r>
      <w:r w:rsidR="007A4B4D">
        <w:t>The Australian BAL study and the Australian AREST-CF programme ha</w:t>
      </w:r>
      <w:r w:rsidR="00764045">
        <w:t>ve</w:t>
      </w:r>
      <w:r w:rsidR="007A4B4D">
        <w:t xml:space="preserve"> provided insight into early CF airways in</w:t>
      </w:r>
      <w:r w:rsidR="00D44746">
        <w:t>fection</w:t>
      </w:r>
      <w:r w:rsidR="00D53010">
        <w:t xml:space="preserve">, but </w:t>
      </w:r>
      <w:r w:rsidR="00E050F2">
        <w:t xml:space="preserve">the data </w:t>
      </w:r>
      <w:r w:rsidR="00D53010">
        <w:t>do not support a strategy of routine lower airway sampling in the early years</w:t>
      </w:r>
      <w:r w:rsidR="007A4B4D">
        <w:t>.</w:t>
      </w:r>
      <w:r w:rsidR="005E5CB6">
        <w:fldChar w:fldCharType="begin">
          <w:fldData xml:space="preserve">PEVuZE5vdGU+PENpdGU+PEF1dGhvcj5KYWluPC9BdXRob3I+PFllYXI+MjAxODwvWWVhcj48UmVj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</w:fldData>
        </w:fldChar>
      </w:r>
      <w:r w:rsidR="008A2CC2">
        <w:instrText xml:space="preserve"> ADDIN EN.CITE </w:instrText>
      </w:r>
      <w:r w:rsidR="008A2CC2">
        <w:fldChar w:fldCharType="begin">
          <w:fldData xml:space="preserve">PEVuZE5vdGU+PENpdGU+PEF1dGhvcj5KYWluPC9BdXRob3I+PFllYXI+MjAxODwvWWVhcj48UmVj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</w:fldData>
        </w:fldChar>
      </w:r>
      <w:r w:rsidR="008A2CC2">
        <w:instrText xml:space="preserve"> ADDIN EN.CITE.DATA </w:instrText>
      </w:r>
      <w:r w:rsidR="008A2CC2">
        <w:fldChar w:fldCharType="end"/>
      </w:r>
      <w:r w:rsidR="005E5CB6">
        <w:fldChar w:fldCharType="separate"/>
      </w:r>
      <w:r w:rsidR="008A2CC2">
        <w:rPr>
          <w:noProof/>
        </w:rPr>
        <w:t>(3, 4)</w:t>
      </w:r>
      <w:r w:rsidR="005E5CB6">
        <w:fldChar w:fldCharType="end"/>
      </w:r>
      <w:r w:rsidR="007A4B4D">
        <w:t xml:space="preserve">  Debate over surveillance strategy is mirrored by what to do when CF pathogens are isolated and </w:t>
      </w:r>
      <w:r w:rsidR="00E050F2">
        <w:t xml:space="preserve">the </w:t>
      </w:r>
      <w:r w:rsidR="007A4B4D">
        <w:t xml:space="preserve">general approach to antibiotic therapy.  </w:t>
      </w:r>
      <w:r w:rsidR="00764045">
        <w:t xml:space="preserve">One area on which </w:t>
      </w:r>
      <w:r w:rsidR="007A4B4D">
        <w:t xml:space="preserve">there is agreement is the need for </w:t>
      </w:r>
      <w:r w:rsidR="00D53010">
        <w:t xml:space="preserve">an </w:t>
      </w:r>
      <w:r w:rsidR="007A4B4D">
        <w:t>intensive eradication strateg</w:t>
      </w:r>
      <w:r w:rsidR="00D53010">
        <w:t>y</w:t>
      </w:r>
      <w:r w:rsidR="007A4B4D">
        <w:t xml:space="preserve"> if </w:t>
      </w:r>
      <w:r w:rsidR="007A4B4D" w:rsidRPr="007A4B4D">
        <w:rPr>
          <w:i/>
          <w:iCs/>
        </w:rPr>
        <w:t>Pseudomonas aeruginosa</w:t>
      </w:r>
      <w:r w:rsidR="007A4B4D">
        <w:t xml:space="preserve"> is isolated from any form of respiratory culture.</w:t>
      </w:r>
      <w:r w:rsidR="005E5CB6">
        <w:fldChar w:fldCharType="begin">
          <w:fldData xml:space="preserve">PEVuZE5vdGU+PENpdGU+PEF1dGhvcj5IZXdlcjwvQXV0aG9yPjxZZWFyPjIwMjA8L1llYXI+PFJl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</w:fldData>
        </w:fldChar>
      </w:r>
      <w:r w:rsidR="008A2CC2">
        <w:instrText xml:space="preserve"> ADDIN EN.CITE </w:instrText>
      </w:r>
      <w:r w:rsidR="008A2CC2">
        <w:fldChar w:fldCharType="begin">
          <w:fldData xml:space="preserve">PEVuZE5vdGU+PENpdGU+PEF1dGhvcj5IZXdlcjwvQXV0aG9yPjxZZWFyPjIwMjA8L1llYXI+PFJl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</w:fldData>
        </w:fldChar>
      </w:r>
      <w:r w:rsidR="008A2CC2">
        <w:instrText xml:space="preserve"> ADDIN EN.CITE.DATA </w:instrText>
      </w:r>
      <w:r w:rsidR="008A2CC2">
        <w:fldChar w:fldCharType="end"/>
      </w:r>
      <w:r w:rsidR="005E5CB6">
        <w:fldChar w:fldCharType="separate"/>
      </w:r>
      <w:r w:rsidR="008A2CC2">
        <w:rPr>
          <w:noProof/>
        </w:rPr>
        <w:t>(5)</w:t>
      </w:r>
      <w:r w:rsidR="005E5CB6">
        <w:fldChar w:fldCharType="end"/>
      </w:r>
      <w:r w:rsidR="007A4B4D">
        <w:t xml:space="preserve">  In this </w:t>
      </w:r>
      <w:r w:rsidR="00E050F2">
        <w:t>journal</w:t>
      </w:r>
      <w:r w:rsidR="007A4B4D">
        <w:t xml:space="preserve">, Garratt </w:t>
      </w:r>
      <w:r w:rsidR="007A4B4D" w:rsidRPr="00C15F1F">
        <w:rPr>
          <w:i/>
          <w:iCs/>
        </w:rPr>
        <w:t>et al</w:t>
      </w:r>
      <w:r w:rsidR="007A4B4D">
        <w:t xml:space="preserve">. present </w:t>
      </w:r>
      <w:r w:rsidR="00E050F2">
        <w:t xml:space="preserve">data from the AREST CF programme reporting </w:t>
      </w:r>
      <w:r w:rsidR="007A4B4D">
        <w:t xml:space="preserve">the outcomes of two intensive </w:t>
      </w:r>
      <w:r w:rsidR="00E050F2">
        <w:t xml:space="preserve">eradication </w:t>
      </w:r>
      <w:r w:rsidR="007A4B4D">
        <w:t xml:space="preserve">regimens for </w:t>
      </w:r>
      <w:r w:rsidR="007A4B4D" w:rsidRPr="00C15F1F">
        <w:rPr>
          <w:i/>
          <w:iCs/>
        </w:rPr>
        <w:t>Pseudomonas aeruginosa</w:t>
      </w:r>
      <w:r w:rsidR="007A4B4D">
        <w:t xml:space="preserve"> isolated from the lower airways with</w:t>
      </w:r>
      <w:r w:rsidR="005E4810">
        <w:t xml:space="preserve"> follow up BAL samples obtained 3 and 12 months post initiation of therapy.</w:t>
      </w:r>
      <w:r w:rsidR="00E245EF">
        <w:t>(</w:t>
      </w:r>
      <w:r w:rsidR="005E5CB6">
        <w:t>Garratt</w:t>
      </w:r>
      <w:r w:rsidR="00E245EF">
        <w:t>)</w:t>
      </w:r>
      <w:r w:rsidR="005E4810">
        <w:t xml:space="preserve">  Neutrophil elastase (NE) is well known to CF</w:t>
      </w:r>
      <w:r w:rsidR="007A4B4D">
        <w:t xml:space="preserve"> </w:t>
      </w:r>
      <w:r w:rsidR="005E4810">
        <w:t>scientists and reflects the intense</w:t>
      </w:r>
      <w:r w:rsidR="00C15F1F">
        <w:t xml:space="preserve"> neutrophil-dominated</w:t>
      </w:r>
      <w:r w:rsidR="005E4810">
        <w:t xml:space="preserve"> “acute” picture of inflammation in the</w:t>
      </w:r>
      <w:r w:rsidR="00C15F1F">
        <w:t xml:space="preserve"> CF</w:t>
      </w:r>
      <w:r w:rsidR="005E4810">
        <w:t xml:space="preserve"> airways.</w:t>
      </w:r>
      <w:r w:rsidR="009F206E">
        <w:fldChar w:fldCharType="begin"/>
      </w:r>
      <w:r w:rsidR="008A2CC2">
        <w:instrText xml:space="preserve"> ADDIN EN.CITE &lt;EndNote&gt;&lt;Cite&gt;&lt;Author&gt;Voynow&lt;/Author&gt;&lt;Year&gt;2021&lt;/Year&gt;&lt;RecNum&gt;6&lt;/RecNum&gt;&lt;DisplayText&gt;(6)&lt;/DisplayText&gt;&lt;record&gt;&lt;rec-number&gt;6&lt;/rec-number&gt;&lt;foreign-keys&gt;&lt;key app="EN" db-id="pdtdx9zp7055pnezr0m595rie0x2weaf0f92" timestamp="1632149535"&gt;6&lt;/key&gt;&lt;/foreign-keys&gt;&lt;ref-type name="Journal Article"&gt;17&lt;/ref-type&gt;&lt;contributors&gt;&lt;authors&gt;&lt;author&gt;Voynow, J. A.&lt;/author&gt;&lt;author&gt;Shinbashi, M.&lt;/author&gt;&lt;/authors&gt;&lt;/contributors&gt;&lt;auth-address&gt;Division of Pediatric Pulmonology, Children&amp;apos;s Hospital of Richmond at Virginia Commonwealth University, Richmond, VA 23298, USA.&amp;#xD;School of Medicine, Virginia Commonwealth University, Richmond, VA 23298, USA.&lt;/auth-address&gt;&lt;titles&gt;&lt;title&gt;Neutrophil Elastase and Chronic Lung Disease&lt;/title&gt;&lt;secondary-</w:instrText>
      </w:r>
      <w:r w:rsidR="008A2CC2">
        <w:lastRenderedPageBreak/>
        <w:instrText>title&gt;Biomolecules&lt;/secondary-title&gt;&lt;/titles&gt;&lt;periodical&gt;&lt;full-title&gt;Biomolecules&lt;/full-title&gt;&lt;/periodical&gt;&lt;volume&gt;11&lt;/volume&gt;&lt;number&gt;8&lt;/number&gt;&lt;edition&gt;2021/08/28&lt;/edition&gt;&lt;keywords&gt;&lt;keyword&gt;*antiprotease&lt;/keyword&gt;&lt;keyword&gt;*bronchiectasis&lt;/keyword&gt;&lt;keyword&gt;*bronchopulmonary dysplasia&lt;/keyword&gt;&lt;keyword&gt;*chronic obstructive pulmonary disease&lt;/keyword&gt;&lt;keyword&gt;*cystic fibrosis&lt;/keyword&gt;&lt;keyword&gt;*glycosaminoglycan&lt;/keyword&gt;&lt;keyword&gt;*neutrophil elastase&lt;/keyword&gt;&lt;/keywords&gt;&lt;dates&gt;&lt;year&gt;2021&lt;/year&gt;&lt;pub-dates&gt;&lt;date&gt;Jul 21&lt;/date&gt;&lt;/pub-dates&gt;&lt;/dates&gt;&lt;isbn&gt;2218-273X (Electronic)&amp;#xD;2218-273X (Linking)&lt;/isbn&gt;&lt;accession-num&gt;34439732&lt;/accession-num&gt;&lt;urls&gt;&lt;related-urls&gt;&lt;url&gt;https://www.ncbi.nlm.nih.gov/pubmed/34439732&lt;/url&gt;&lt;/related-urls&gt;&lt;/urls&gt;&lt;custom2&gt;PMC8394930&lt;/custom2&gt;&lt;electronic-resource-num&gt;10.3390/biom11081065&lt;/electronic-resource-num&gt;&lt;/record&gt;&lt;/Cite&gt;&lt;/EndNote&gt;</w:instrText>
      </w:r>
      <w:r w:rsidR="009F206E">
        <w:fldChar w:fldCharType="separate"/>
      </w:r>
      <w:r w:rsidR="008A2CC2">
        <w:rPr>
          <w:noProof/>
        </w:rPr>
        <w:t>(6)</w:t>
      </w:r>
      <w:r w:rsidR="009F206E">
        <w:fldChar w:fldCharType="end"/>
      </w:r>
      <w:r w:rsidR="005E4810">
        <w:t xml:space="preserve"> </w:t>
      </w:r>
      <w:r w:rsidR="00D53010">
        <w:t xml:space="preserve">  The children with </w:t>
      </w:r>
      <w:r w:rsidR="00D53010" w:rsidRPr="00D53010">
        <w:rPr>
          <w:i/>
          <w:iCs/>
        </w:rPr>
        <w:t>Pseudomonas aeruginosa</w:t>
      </w:r>
      <w:r w:rsidR="00D53010">
        <w:t xml:space="preserve"> isolated had significantly higher levels of NE in their BAL samples. </w:t>
      </w:r>
      <w:r w:rsidR="005E4810">
        <w:t xml:space="preserve"> </w:t>
      </w:r>
      <w:r w:rsidR="00E050F2">
        <w:t>S</w:t>
      </w:r>
      <w:r w:rsidR="005E4810">
        <w:t>uccessful eradication</w:t>
      </w:r>
      <w:r w:rsidR="00E050F2">
        <w:t xml:space="preserve"> was achieved</w:t>
      </w:r>
      <w:r w:rsidR="005E4810">
        <w:t xml:space="preserve"> in the majority of infants </w:t>
      </w:r>
      <w:r w:rsidR="00E050F2">
        <w:t>with no growth of pseudomonas aeruginosa at 3 months and there was a</w:t>
      </w:r>
      <w:r w:rsidR="005E4810">
        <w:t xml:space="preserve"> considerable reduction in NE measured in the BAL.  </w:t>
      </w:r>
      <w:r w:rsidR="00C15F1F">
        <w:t xml:space="preserve">For </w:t>
      </w:r>
      <w:r w:rsidR="005E4810">
        <w:t>some infants</w:t>
      </w:r>
      <w:r w:rsidR="00E050F2">
        <w:t>,</w:t>
      </w:r>
      <w:r w:rsidR="005E4810">
        <w:t xml:space="preserve"> high NE levels persisted</w:t>
      </w:r>
      <w:r w:rsidR="00D53010">
        <w:t xml:space="preserve"> at the post-eradication sampling</w:t>
      </w:r>
      <w:r w:rsidR="005E4810">
        <w:t xml:space="preserve"> and, </w:t>
      </w:r>
      <w:r w:rsidR="00D53010">
        <w:t xml:space="preserve">somewhat </w:t>
      </w:r>
      <w:r w:rsidR="005E4810">
        <w:t xml:space="preserve">surprisingly, there wasn’t a clear relationship between this and unsuccessful eradication.  </w:t>
      </w:r>
      <w:r w:rsidR="00D53010">
        <w:t>However,</w:t>
      </w:r>
      <w:r w:rsidR="005E4810">
        <w:t xml:space="preserve"> the infants with persistently high NE were around twice as likely to have a recurrent isolation of </w:t>
      </w:r>
      <w:r w:rsidR="005E4810" w:rsidRPr="00764045">
        <w:rPr>
          <w:i/>
          <w:iCs/>
        </w:rPr>
        <w:t>Pseudomonas aeruginosa</w:t>
      </w:r>
      <w:r w:rsidR="005E4810">
        <w:t xml:space="preserve"> from the samples obtained 12 months later.  What do these results mean </w:t>
      </w:r>
      <w:r w:rsidR="00C15F1F">
        <w:t>for</w:t>
      </w:r>
      <w:r w:rsidR="005E4810">
        <w:t xml:space="preserve"> clinical practice.  Measuring NE in BAL fluid is challenging</w:t>
      </w:r>
      <w:r w:rsidR="00E050F2">
        <w:t>,</w:t>
      </w:r>
      <w:r w:rsidR="005E4810">
        <w:t xml:space="preserve"> </w:t>
      </w:r>
      <w:r w:rsidR="00E050F2">
        <w:t>costly and</w:t>
      </w:r>
      <w:r w:rsidR="005E4810">
        <w:t xml:space="preserve"> undertaken routinely in few centres, </w:t>
      </w:r>
      <w:r w:rsidR="00E050F2">
        <w:t>mostly where there is an</w:t>
      </w:r>
      <w:r w:rsidR="005E4810">
        <w:t xml:space="preserve"> established research programme.   </w:t>
      </w:r>
      <w:r w:rsidR="00764045">
        <w:t xml:space="preserve">These data </w:t>
      </w:r>
      <w:r w:rsidR="009F206E">
        <w:t xml:space="preserve">may </w:t>
      </w:r>
      <w:r w:rsidR="00764045">
        <w:t>support an argument for measuring NE routinely to identify at risk infants and consider further treatment options, but most centres would not repeat bronchoscopy at the end of a</w:t>
      </w:r>
      <w:r w:rsidR="00C15F1F">
        <w:t xml:space="preserve"> three</w:t>
      </w:r>
      <w:r w:rsidR="00E050F2">
        <w:t>-</w:t>
      </w:r>
      <w:r w:rsidR="00C15F1F">
        <w:t>month</w:t>
      </w:r>
      <w:r w:rsidR="00764045">
        <w:t xml:space="preserve"> eradication regimen, so this opportunity would not arise.  </w:t>
      </w:r>
      <w:r w:rsidR="00C15F1F">
        <w:t>Determining the most appropriate</w:t>
      </w:r>
      <w:r w:rsidR="00764045">
        <w:t xml:space="preserve"> further treatment</w:t>
      </w:r>
      <w:r w:rsidR="00C15F1F">
        <w:t xml:space="preserve"> for these</w:t>
      </w:r>
      <w:r w:rsidR="00764045">
        <w:t xml:space="preserve"> </w:t>
      </w:r>
      <w:r w:rsidR="00E245EF">
        <w:t>at-risk</w:t>
      </w:r>
      <w:r w:rsidR="00764045">
        <w:t xml:space="preserve"> infants would require robust trials.  The authors suggest an anti-inflammatory approach</w:t>
      </w:r>
      <w:r w:rsidR="00A960DB">
        <w:t xml:space="preserve"> (and provide some elegant </w:t>
      </w:r>
      <w:r w:rsidR="00A960DB" w:rsidRPr="00A960DB">
        <w:rPr>
          <w:i/>
          <w:iCs/>
        </w:rPr>
        <w:t>ex vivo</w:t>
      </w:r>
      <w:r w:rsidR="00A960DB">
        <w:t xml:space="preserve"> data to support this)</w:t>
      </w:r>
      <w:r w:rsidR="00764045">
        <w:t xml:space="preserve"> but my bias would be towards prolonged anti-microbial treatment, possibly with a different nebulised antibiotic</w:t>
      </w:r>
      <w:r w:rsidR="00A960DB">
        <w:t xml:space="preserve"> regimen</w:t>
      </w:r>
      <w:r w:rsidR="00764045">
        <w:t xml:space="preserve">.  More work </w:t>
      </w:r>
      <w:r w:rsidR="00E050F2">
        <w:t xml:space="preserve">is </w:t>
      </w:r>
      <w:r w:rsidR="00764045">
        <w:t xml:space="preserve">needed on this important topic.  </w:t>
      </w:r>
    </w:p>
    <w:p w14:paraId="2C158377" w14:textId="77777777" w:rsidR="00C15F1F" w:rsidRDefault="00C15F1F"/>
    <w:p w14:paraId="4C3B8742" w14:textId="1436FF48" w:rsidR="00F41B73" w:rsidRDefault="00C15F1F">
      <w:r>
        <w:t>Another anxiety that has nagged me for the past few decades has been the use of routine pulmonary function tests</w:t>
      </w:r>
      <w:r w:rsidR="00046947">
        <w:t xml:space="preserve"> (PFTs)</w:t>
      </w:r>
      <w:r>
        <w:t xml:space="preserve"> for infants with CF to identify early onset airways disease and facilitate earlier treatments.  The work of Pollak </w:t>
      </w:r>
      <w:r w:rsidRPr="00C15F1F">
        <w:rPr>
          <w:i/>
          <w:iCs/>
        </w:rPr>
        <w:t>et al</w:t>
      </w:r>
      <w:r>
        <w:t xml:space="preserve">. </w:t>
      </w:r>
      <w:r w:rsidR="003E1E9A">
        <w:t xml:space="preserve">(and others) </w:t>
      </w:r>
      <w:r>
        <w:t xml:space="preserve">reassures me that traditional infant </w:t>
      </w:r>
      <w:r w:rsidR="00046947">
        <w:t>PFTs</w:t>
      </w:r>
      <w:r>
        <w:t xml:space="preserve"> </w:t>
      </w:r>
      <w:r w:rsidR="00046947">
        <w:t>using the raised volume compression technique do not have a place in routine clinical practice.</w:t>
      </w:r>
      <w:r w:rsidR="00ED4103">
        <w:t>(</w:t>
      </w:r>
      <w:r w:rsidR="009F206E">
        <w:t xml:space="preserve">Pollak; </w:t>
      </w:r>
      <w:r w:rsidR="009F206E">
        <w:fldChar w:fldCharType="begin">
          <w:fldData xml:space="preserve">PEVuZE5vdGU+PENpdGU+PEF1dGhvcj5EYXZpczwvQXV0aG9yPjxZZWFyPjIwMTY8L1llYXI+PFJl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</w:fldData>
        </w:fldChar>
      </w:r>
      <w:r w:rsidR="008A2CC2">
        <w:instrText xml:space="preserve"> ADDIN EN.CITE </w:instrText>
      </w:r>
      <w:r w:rsidR="008A2CC2">
        <w:fldChar w:fldCharType="begin">
          <w:fldData xml:space="preserve">PEVuZE5vdGU+PENpdGU+PEF1dGhvcj5EYXZpczwvQXV0aG9yPjxZZWFyPjIwMTY8L1llYXI+PFJl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</w:fldData>
        </w:fldChar>
      </w:r>
      <w:r w:rsidR="008A2CC2">
        <w:instrText xml:space="preserve"> ADDIN EN.CITE.DATA </w:instrText>
      </w:r>
      <w:r w:rsidR="008A2CC2">
        <w:fldChar w:fldCharType="end"/>
      </w:r>
      <w:r w:rsidR="009F206E">
        <w:fldChar w:fldCharType="separate"/>
      </w:r>
      <w:r w:rsidR="008A2CC2">
        <w:rPr>
          <w:noProof/>
        </w:rPr>
        <w:t>(7)</w:t>
      </w:r>
      <w:r w:rsidR="009F206E">
        <w:fldChar w:fldCharType="end"/>
      </w:r>
      <w:r w:rsidR="00ED4103">
        <w:t>)</w:t>
      </w:r>
      <w:r w:rsidR="00046947">
        <w:t xml:space="preserve">  This may not have been the case thirty years ago, but with our current cohort of well infants, </w:t>
      </w:r>
      <w:r w:rsidR="00D53010">
        <w:t>an</w:t>
      </w:r>
      <w:r w:rsidR="00046947">
        <w:t xml:space="preserve"> artificially produced forced expiration in infants does not correlate with standard spirometry when children are old enough to blow out candles or whatever </w:t>
      </w:r>
      <w:r w:rsidR="0013320D">
        <w:t>incentive</w:t>
      </w:r>
      <w:r w:rsidR="00046947">
        <w:t xml:space="preserve"> they are given.  </w:t>
      </w:r>
      <w:r w:rsidR="0013320D">
        <w:t>T</w:t>
      </w:r>
      <w:r w:rsidR="00046947">
        <w:t>he emergence of multiple breath washout</w:t>
      </w:r>
      <w:r w:rsidR="0013320D">
        <w:t xml:space="preserve"> (MBW)</w:t>
      </w:r>
      <w:r w:rsidR="00046947">
        <w:t xml:space="preserve"> has provided a measure (lung clearance index</w:t>
      </w:r>
      <w:r w:rsidR="003E1E9A">
        <w:t xml:space="preserve"> (</w:t>
      </w:r>
      <w:r w:rsidR="0013320D">
        <w:t>LCI</w:t>
      </w:r>
      <w:r w:rsidR="00046947">
        <w:t>)</w:t>
      </w:r>
      <w:r w:rsidR="003E1E9A">
        <w:t>)</w:t>
      </w:r>
      <w:r w:rsidR="00046947">
        <w:t xml:space="preserve"> that does seem to give us a window into early airways involvement in infants with CF</w:t>
      </w:r>
      <w:r w:rsidR="00E050F2">
        <w:t>.  I</w:t>
      </w:r>
      <w:r w:rsidR="00046947">
        <w:t xml:space="preserve">t seems increasingly apparent that establishing this measure as a part of routine clinical practice may give CF Paediatricians early warning </w:t>
      </w:r>
      <w:r w:rsidR="0013320D">
        <w:t xml:space="preserve">of </w:t>
      </w:r>
      <w:r w:rsidR="00046947">
        <w:t>CF lung disease</w:t>
      </w:r>
      <w:r w:rsidR="0013320D">
        <w:t xml:space="preserve"> even</w:t>
      </w:r>
      <w:r w:rsidR="00046947">
        <w:t xml:space="preserve"> in an infant with normal radiology and little clinical concern.  The SHIP trial undertaken by this group and others</w:t>
      </w:r>
      <w:r w:rsidR="00D53010">
        <w:t xml:space="preserve"> in North America</w:t>
      </w:r>
      <w:r w:rsidR="00046947">
        <w:t xml:space="preserve"> was extremely valuable in demonstrating that use of hypertonic saline (7%) nebulised twice a day resulted in a reduction (improvement) in LCI of around 0.8 compared to infants that received nebulised </w:t>
      </w:r>
      <w:r w:rsidR="0013320D">
        <w:t>normal saline.</w:t>
      </w:r>
      <w:r w:rsidR="009F206E">
        <w:fldChar w:fldCharType="begin">
          <w:fldData xml:space="preserve">PEVuZE5vdGU+PENpdGU+PEF1dGhvcj5SYXRqZW48L0F1dGhvcj48WWVhcj4yMDE5PC9ZZWFyPjxS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</w:fldData>
        </w:fldChar>
      </w:r>
      <w:r w:rsidR="008A2CC2">
        <w:instrText xml:space="preserve"> ADDIN EN.CITE </w:instrText>
      </w:r>
      <w:r w:rsidR="008A2CC2">
        <w:fldChar w:fldCharType="begin">
          <w:fldData xml:space="preserve">PEVuZE5vdGU+PENpdGU+PEF1dGhvcj5SYXRqZW48L0F1dGhvcj48WWVhcj4yMDE5PC9ZZWFyPjxS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</w:fldData>
        </w:fldChar>
      </w:r>
      <w:r w:rsidR="008A2CC2">
        <w:instrText xml:space="preserve"> ADDIN EN.CITE.DATA </w:instrText>
      </w:r>
      <w:r w:rsidR="008A2CC2">
        <w:fldChar w:fldCharType="end"/>
      </w:r>
      <w:r w:rsidR="009F206E">
        <w:fldChar w:fldCharType="separate"/>
      </w:r>
      <w:r w:rsidR="008A2CC2">
        <w:rPr>
          <w:noProof/>
        </w:rPr>
        <w:t>(8)</w:t>
      </w:r>
      <w:r w:rsidR="009F206E">
        <w:fldChar w:fldCharType="end"/>
      </w:r>
      <w:r w:rsidR="009F206E">
        <w:t xml:space="preserve"> </w:t>
      </w:r>
      <w:r w:rsidR="0013320D">
        <w:t xml:space="preserve"> Should all infants with CF have twice daily nebulised hypertonic saline based on the SHIP study results</w:t>
      </w:r>
      <w:r w:rsidR="00D53010">
        <w:t>?</w:t>
      </w:r>
      <w:r w:rsidR="003E1E9A">
        <w:t xml:space="preserve">   In our service, w</w:t>
      </w:r>
      <w:r w:rsidR="0013320D">
        <w:t xml:space="preserve">e discuss this trial with our families and come to a decision in partnership </w:t>
      </w:r>
      <w:r w:rsidR="00E245EF">
        <w:t>considering</w:t>
      </w:r>
      <w:r w:rsidR="0013320D">
        <w:t xml:space="preserve"> the benefit in LCI </w:t>
      </w:r>
      <w:r w:rsidR="00E245EF">
        <w:t xml:space="preserve">value </w:t>
      </w:r>
      <w:r w:rsidR="0013320D">
        <w:t xml:space="preserve">balanced against the daily drama of delivering a nebulised therapy to a pre-schooler. </w:t>
      </w:r>
      <w:r w:rsidR="00046947">
        <w:t xml:space="preserve"> </w:t>
      </w:r>
      <w:r w:rsidR="0013320D">
        <w:t>Undertaking MBW</w:t>
      </w:r>
      <w:r w:rsidR="003E1E9A">
        <w:t xml:space="preserve"> measurement</w:t>
      </w:r>
      <w:r w:rsidR="0013320D">
        <w:t xml:space="preserve"> in pre-school children requires a skilled team and appropriate equipment</w:t>
      </w:r>
      <w:r w:rsidR="003E1E9A">
        <w:t>.  I am told it</w:t>
      </w:r>
      <w:r w:rsidR="0013320D">
        <w:t xml:space="preserve"> is possible in </w:t>
      </w:r>
      <w:r w:rsidR="00A960DB">
        <w:t>4-year-olds</w:t>
      </w:r>
      <w:r w:rsidR="0013320D">
        <w:t xml:space="preserve">, tricky in </w:t>
      </w:r>
      <w:r w:rsidR="00A960DB">
        <w:t>3-year-olds</w:t>
      </w:r>
      <w:r w:rsidR="0013320D">
        <w:t xml:space="preserve"> and very difficult in under 2s.  The swiss group </w:t>
      </w:r>
      <w:r w:rsidR="003E1E9A">
        <w:t xml:space="preserve">report </w:t>
      </w:r>
      <w:r w:rsidR="0013320D">
        <w:t>good success in babies but the need for sedation in the older infants changes the risk:benefit equation</w:t>
      </w:r>
      <w:r w:rsidR="003E1E9A">
        <w:t>.  I</w:t>
      </w:r>
      <w:r w:rsidR="0013320D">
        <w:t xml:space="preserve">t is difficult to justify </w:t>
      </w:r>
      <w:r w:rsidR="00A960DB">
        <w:t>sedation</w:t>
      </w:r>
      <w:r w:rsidR="0013320D">
        <w:t xml:space="preserve"> outside </w:t>
      </w:r>
      <w:r w:rsidR="003E1E9A">
        <w:t xml:space="preserve">of </w:t>
      </w:r>
      <w:r w:rsidR="0013320D">
        <w:t>research programmes at present</w:t>
      </w:r>
      <w:r w:rsidR="00D53010">
        <w:t xml:space="preserve">.  There is </w:t>
      </w:r>
      <w:r w:rsidR="00A960DB">
        <w:t xml:space="preserve">now </w:t>
      </w:r>
      <w:r w:rsidR="00D53010">
        <w:t>enough evidence to suggest that</w:t>
      </w:r>
      <w:r w:rsidR="0013320D">
        <w:t xml:space="preserve"> all </w:t>
      </w:r>
      <w:r w:rsidR="00F41B73">
        <w:t xml:space="preserve">CF </w:t>
      </w:r>
      <w:r w:rsidR="0013320D">
        <w:t>centres should be</w:t>
      </w:r>
      <w:r w:rsidR="00A960DB">
        <w:t xml:space="preserve"> aiming to</w:t>
      </w:r>
      <w:r w:rsidR="0013320D">
        <w:t xml:space="preserve"> routinely measur</w:t>
      </w:r>
      <w:r w:rsidR="00A960DB">
        <w:t>e</w:t>
      </w:r>
      <w:r w:rsidR="0013320D">
        <w:t xml:space="preserve"> LCI before children go to school</w:t>
      </w:r>
      <w:r w:rsidR="003E1E9A">
        <w:t xml:space="preserve"> and this requires investment, training and expertise.</w:t>
      </w:r>
    </w:p>
    <w:p w14:paraId="5954E68D" w14:textId="77777777" w:rsidR="00F41B73" w:rsidRDefault="00F41B73"/>
    <w:p w14:paraId="506892AE" w14:textId="3E64DECA" w:rsidR="00C21B57" w:rsidRDefault="00F41B73">
      <w:r>
        <w:t xml:space="preserve">There is no evidence to support the routine use of </w:t>
      </w:r>
      <w:r w:rsidR="00A960DB">
        <w:t>nebulised d</w:t>
      </w:r>
      <w:r>
        <w:t>ornase alfa for pre-school children with CF and the evidence for early school age children</w:t>
      </w:r>
      <w:r w:rsidR="00A14DDF">
        <w:t>, who are well,</w:t>
      </w:r>
      <w:r>
        <w:t xml:space="preserve"> is not robust.</w:t>
      </w:r>
      <w:r w:rsidR="008A2CC2">
        <w:fldChar w:fldCharType="begin">
          <w:fldData xml:space="preserve">PEVuZE5vdGU+PENpdGU+PEF1dGhvcj5ZYW5nPC9BdXRob3I+PFllYXI+MjAyMTwvWWVhcj48UmVj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</w:fldData>
        </w:fldChar>
      </w:r>
      <w:r w:rsidR="008A2CC2">
        <w:instrText xml:space="preserve"> ADDIN EN.CITE </w:instrText>
      </w:r>
      <w:r w:rsidR="008A2CC2">
        <w:fldChar w:fldCharType="begin">
          <w:fldData xml:space="preserve">PEVuZE5vdGU+PENpdGU+PEF1dGhvcj5ZYW5nPC9BdXRob3I+PFllYXI+MjAyMTwvWWVhcj48UmVj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</w:fldData>
        </w:fldChar>
      </w:r>
      <w:r w:rsidR="008A2CC2">
        <w:instrText xml:space="preserve"> ADDIN EN.CITE.DATA </w:instrText>
      </w:r>
      <w:r w:rsidR="008A2CC2">
        <w:fldChar w:fldCharType="end"/>
      </w:r>
      <w:r w:rsidR="008A2CC2">
        <w:fldChar w:fldCharType="separate"/>
      </w:r>
      <w:r w:rsidR="008A2CC2">
        <w:rPr>
          <w:noProof/>
        </w:rPr>
        <w:t>(9)</w:t>
      </w:r>
      <w:r w:rsidR="008A2CC2">
        <w:fldChar w:fldCharType="end"/>
      </w:r>
      <w:r>
        <w:t xml:space="preserve">  </w:t>
      </w:r>
      <w:r w:rsidR="00D53010">
        <w:t>This</w:t>
      </w:r>
      <w:r>
        <w:t xml:space="preserve"> therapy </w:t>
      </w:r>
      <w:r w:rsidR="00D53010">
        <w:t>has a very good</w:t>
      </w:r>
      <w:r>
        <w:t xml:space="preserve"> safe</w:t>
      </w:r>
      <w:r w:rsidR="00D53010">
        <w:t>ty profile</w:t>
      </w:r>
      <w:r>
        <w:t xml:space="preserve"> and is routinely used in this age group despite lack of evidence of efficacy</w:t>
      </w:r>
      <w:r w:rsidR="00D53010">
        <w:t>.  Possibly it is better tolerated and easier to administer once daily than hypertonic saline.</w:t>
      </w:r>
      <w:r w:rsidR="0013320D">
        <w:t xml:space="preserve"> </w:t>
      </w:r>
      <w:r w:rsidR="003E1E9A">
        <w:t xml:space="preserve">  The </w:t>
      </w:r>
      <w:r w:rsidR="00E245EF">
        <w:t xml:space="preserve">main </w:t>
      </w:r>
      <w:r w:rsidR="003E1E9A">
        <w:t>negative</w:t>
      </w:r>
      <w:r w:rsidR="00E245EF">
        <w:t xml:space="preserve"> impact</w:t>
      </w:r>
      <w:r w:rsidR="003E1E9A">
        <w:t xml:space="preserve"> is the time and effort to deliver a therapy to a pre-schooler for which there is no clear evidence of efficacy.</w:t>
      </w:r>
    </w:p>
    <w:p w14:paraId="06113F32" w14:textId="77777777" w:rsidR="00C21B57" w:rsidRDefault="00C21B57"/>
    <w:p w14:paraId="0E4D91C6" w14:textId="21A9563F" w:rsidR="00A14DDF" w:rsidRDefault="005270C7">
      <w:r>
        <w:t>The</w:t>
      </w:r>
      <w:r w:rsidR="00C21B57">
        <w:t xml:space="preserve"> Danish group present data from a randomised trial of </w:t>
      </w:r>
      <w:r>
        <w:t xml:space="preserve">the intervention of stopping dornase </w:t>
      </w:r>
      <w:proofErr w:type="gramStart"/>
      <w:r>
        <w:t>alfa.</w:t>
      </w:r>
      <w:r w:rsidR="00ED4103">
        <w:t>(</w:t>
      </w:r>
      <w:proofErr w:type="spellStart"/>
      <w:proofErr w:type="gramEnd"/>
      <w:r w:rsidR="008A2CC2">
        <w:t>Voldby</w:t>
      </w:r>
      <w:proofErr w:type="spellEnd"/>
      <w:r w:rsidR="008A2CC2">
        <w:t>)</w:t>
      </w:r>
      <w:r>
        <w:t xml:space="preserve">  As new therapies for CF emerge, stopping trials will become an increasingly important part of the CF landscape and it is important they generate outcomes that are meaningful to people with CF and their families.</w:t>
      </w:r>
      <w:r w:rsidR="008A2CC2">
        <w:fldChar w:fldCharType="begin">
          <w:fldData xml:space="preserve">PEVuZE5vdGU+PENpdGU+PEF1dGhvcj5NYXllci1IYW1ibGV0dDwvQXV0aG9yPjxZZWFyPjIwMjE8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</w:fldData>
        </w:fldChar>
      </w:r>
      <w:r w:rsidR="008A2CC2">
        <w:instrText xml:space="preserve"> ADDIN EN.CITE </w:instrText>
      </w:r>
      <w:r w:rsidR="008A2CC2">
        <w:fldChar w:fldCharType="begin">
          <w:fldData xml:space="preserve">PEVuZE5vdGU+PENpdGU+PEF1dGhvcj5NYXllci1IYW1ibGV0dDwvQXV0aG9yPjxZZWFyPjIwMjE8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</w:fldData>
        </w:fldChar>
      </w:r>
      <w:r w:rsidR="008A2CC2">
        <w:instrText xml:space="preserve"> ADDIN EN.CITE.DATA </w:instrText>
      </w:r>
      <w:r w:rsidR="008A2CC2">
        <w:fldChar w:fldCharType="end"/>
      </w:r>
      <w:r w:rsidR="008A2CC2">
        <w:fldChar w:fldCharType="separate"/>
      </w:r>
      <w:r w:rsidR="008A2CC2">
        <w:rPr>
          <w:noProof/>
        </w:rPr>
        <w:t>(10)</w:t>
      </w:r>
      <w:r w:rsidR="008A2CC2">
        <w:fldChar w:fldCharType="end"/>
      </w:r>
      <w:r>
        <w:t xml:space="preserve">  The primary outcome for this trial was LCI measured one month after the </w:t>
      </w:r>
      <w:r w:rsidR="00E245EF">
        <w:t xml:space="preserve">stop </w:t>
      </w:r>
      <w:r>
        <w:t>intervention.  The median age of the children was around 10 years and 14 completed the study in each arm.  Children randomised to the stop arm had a significant increase their LCI</w:t>
      </w:r>
      <w:r w:rsidR="00E245EF">
        <w:t xml:space="preserve"> value</w:t>
      </w:r>
      <w:r>
        <w:t xml:space="preserve">, whilst those who continued </w:t>
      </w:r>
      <w:r w:rsidR="00ED4103">
        <w:t xml:space="preserve">dornase alfa </w:t>
      </w:r>
      <w:r>
        <w:t>maintained</w:t>
      </w:r>
      <w:r w:rsidR="00DE6514">
        <w:t xml:space="preserve"> their LCI.  Although a small trial with no attempt at blinding the intervention to the families or health professionals, the difference is clearly significant, bot</w:t>
      </w:r>
      <w:r w:rsidR="00A14DDF">
        <w:t>h statistically and clinically.  This result mirrors data from adult studies demonstrating a reduction in FEV1 following withdrawal of dornase alfa therapy.  The authors propose a</w:t>
      </w:r>
      <w:r w:rsidR="003E64AF">
        <w:t xml:space="preserve"> plausible</w:t>
      </w:r>
      <w:r w:rsidR="00A14DDF">
        <w:t xml:space="preserve"> rationale, that ventilation inhomogeneity is exacerbated by the withdrawal of dornase alfa and that LCI is good measure to identify this change, in comparison to standard </w:t>
      </w:r>
      <w:proofErr w:type="gramStart"/>
      <w:r w:rsidR="00A14DDF">
        <w:t>spirometry.</w:t>
      </w:r>
      <w:r w:rsidR="00ED4103">
        <w:t>(</w:t>
      </w:r>
      <w:proofErr w:type="spellStart"/>
      <w:proofErr w:type="gramEnd"/>
      <w:r w:rsidR="008A2CC2">
        <w:t>Voldby</w:t>
      </w:r>
      <w:proofErr w:type="spellEnd"/>
      <w:r w:rsidR="00ED4103">
        <w:t>)</w:t>
      </w:r>
      <w:r w:rsidR="00A14DDF">
        <w:t xml:space="preserve">  </w:t>
      </w:r>
    </w:p>
    <w:p w14:paraId="7107C088" w14:textId="77777777" w:rsidR="00A14DDF" w:rsidRDefault="00A14DDF"/>
    <w:p w14:paraId="4B91C218" w14:textId="5E2663FF" w:rsidR="002E1C82" w:rsidRDefault="00A14DDF">
      <w:r>
        <w:t>It has taken more than a decade but gradually CF Paediatricians are getting a handle on LCI as a measure</w:t>
      </w:r>
      <w:r w:rsidR="008A2CC2">
        <w:t>ment</w:t>
      </w:r>
      <w:r>
        <w:t xml:space="preserve"> they can utilise in clinical practice to monitor early CF lung health.  As we move to a new era of variant specific therapies, it is clear that maintaining health in the pre-school years remains critical to </w:t>
      </w:r>
      <w:r w:rsidR="00563695">
        <w:t>longer term well</w:t>
      </w:r>
      <w:r w:rsidR="00E245EF">
        <w:t>-</w:t>
      </w:r>
      <w:r w:rsidR="00563695">
        <w:t xml:space="preserve">being.  Nutritional excellence is key in this age group, but approaches to maintaining airway health remain varied.  There is good agreement about the importance of intensive eradication regimens for </w:t>
      </w:r>
      <w:r w:rsidR="00563695" w:rsidRPr="0091585B">
        <w:rPr>
          <w:i/>
          <w:iCs/>
        </w:rPr>
        <w:t>Pseudomonas aeruginosa</w:t>
      </w:r>
      <w:r w:rsidR="00563695">
        <w:t xml:space="preserve"> and emerging</w:t>
      </w:r>
      <w:r w:rsidR="00971E5F">
        <w:t xml:space="preserve"> confidence in LCI as a measure of early airways disease.  There </w:t>
      </w:r>
      <w:r w:rsidR="00E245EF">
        <w:t xml:space="preserve">is </w:t>
      </w:r>
      <w:r w:rsidR="00971E5F">
        <w:t>some evidence that hypertonic saline may have a role as an early aerosolised therapy but less clear evidence in pre-school children for dornase alfa, albeit this is a safe and well tolerated therapy.  Surveillance for CF pathogens is important and I remain convinced that persistent symptoms are important</w:t>
      </w:r>
      <w:r w:rsidR="00E245EF">
        <w:t xml:space="preserve"> (</w:t>
      </w:r>
      <w:r w:rsidR="00971E5F">
        <w:t>especially</w:t>
      </w:r>
      <w:r w:rsidR="00E245EF">
        <w:t xml:space="preserve"> persistent</w:t>
      </w:r>
      <w:r w:rsidR="00971E5F">
        <w:t xml:space="preserve"> cough</w:t>
      </w:r>
      <w:r w:rsidR="00E245EF">
        <w:t>)</w:t>
      </w:r>
      <w:r w:rsidR="00971E5F">
        <w:t xml:space="preserve"> and merit active investigation and treatment.  But what the Swiss </w:t>
      </w:r>
      <w:r w:rsidR="00ED4103">
        <w:t xml:space="preserve">data </w:t>
      </w:r>
      <w:r w:rsidR="00971E5F">
        <w:t>tell us is that even in the asymptomatic infant we need to be vigilant.</w:t>
      </w:r>
    </w:p>
    <w:p w14:paraId="01D72779" w14:textId="36120DC5" w:rsidR="008A2CC2" w:rsidRDefault="008A2CC2"/>
    <w:p w14:paraId="6DA71CFA" w14:textId="3F0F8E91" w:rsidR="008A2CC2" w:rsidRDefault="008A2CC2"/>
    <w:p w14:paraId="11B9DFD8" w14:textId="34AC33FD" w:rsidR="00FD0AC4" w:rsidRPr="008A2CC2" w:rsidRDefault="008A2CC2">
      <w:pPr>
        <w:rPr>
          <w:b/>
          <w:sz w:val="28"/>
          <w:szCs w:val="28"/>
        </w:rPr>
      </w:pPr>
      <w:r>
        <w:br w:type="column"/>
      </w:r>
      <w:r w:rsidRPr="008A2CC2">
        <w:rPr>
          <w:b/>
          <w:sz w:val="28"/>
          <w:szCs w:val="28"/>
        </w:rPr>
        <w:t>References</w:t>
      </w:r>
    </w:p>
    <w:p w14:paraId="31DFCB9F" w14:textId="77777777" w:rsidR="00FD0AC4" w:rsidRDefault="00FD0AC4"/>
    <w:p w14:paraId="02310367" w14:textId="77777777" w:rsidR="008A2CC2" w:rsidRPr="008A2CC2" w:rsidRDefault="00FD0AC4" w:rsidP="008A2CC2">
      <w:pPr>
        <w:pStyle w:val="EndNoteBibliography"/>
      </w:pPr>
      <w:r>
        <w:fldChar w:fldCharType="begin"/>
      </w:r>
      <w:r>
        <w:instrText xml:space="preserve"> ADDIN EN.REFLIST </w:instrText>
      </w:r>
      <w:r>
        <w:fldChar w:fldCharType="separate"/>
      </w:r>
      <w:r w:rsidR="008A2CC2" w:rsidRPr="008A2CC2">
        <w:t>1.</w:t>
      </w:r>
      <w:r w:rsidR="008A2CC2" w:rsidRPr="008A2CC2">
        <w:tab/>
        <w:t>Cystic Fibrosis F, Borowitz D, Parad RB, Sharp JK, Sabadosa KA, Robinson KA, et al. Cystic Fibrosis Foundation practice guidelines for the management of infants with cystic fibrosis transmembrane conductance regulator-related metabolic syndrome during the first two years of life and beyond. J Pediatr. 2009;155(6 Suppl):S106-16.</w:t>
      </w:r>
    </w:p>
    <w:p w14:paraId="469E926F" w14:textId="77777777" w:rsidR="008A2CC2" w:rsidRPr="008A2CC2" w:rsidRDefault="008A2CC2" w:rsidP="008A2CC2">
      <w:pPr>
        <w:pStyle w:val="EndNoteBibliography"/>
      </w:pPr>
      <w:r w:rsidRPr="008A2CC2">
        <w:t>2.</w:t>
      </w:r>
      <w:r w:rsidRPr="008A2CC2">
        <w:tab/>
        <w:t>Castellani C, Massie J, Sontag M, Southern KW. Newborn screening for cystic fibrosis. Lancet Respir Med. 2016;4(8):653-61.</w:t>
      </w:r>
    </w:p>
    <w:p w14:paraId="3FDF0796" w14:textId="77777777" w:rsidR="008A2CC2" w:rsidRPr="008A2CC2" w:rsidRDefault="008A2CC2" w:rsidP="008A2CC2">
      <w:pPr>
        <w:pStyle w:val="EndNoteBibliography"/>
      </w:pPr>
      <w:r w:rsidRPr="008A2CC2">
        <w:t>3.</w:t>
      </w:r>
      <w:r w:rsidRPr="008A2CC2">
        <w:tab/>
        <w:t>Jain K, Wainwright C, Smyth AR. Bronchoscopy-guided antimicrobial therapy for cystic fibrosis. Cochrane Database Syst Rev. 2018;9:CD009530.</w:t>
      </w:r>
    </w:p>
    <w:p w14:paraId="4B13333D" w14:textId="77777777" w:rsidR="008A2CC2" w:rsidRPr="008A2CC2" w:rsidRDefault="008A2CC2" w:rsidP="008A2CC2">
      <w:pPr>
        <w:pStyle w:val="EndNoteBibliography"/>
      </w:pPr>
      <w:r w:rsidRPr="008A2CC2">
        <w:t>4.</w:t>
      </w:r>
      <w:r w:rsidRPr="008A2CC2">
        <w:tab/>
        <w:t>Turkovic L, Caudri D, Rosenow T, Breuer O, Murray C, Tiddens H, et al. Structural determinants of long-term functional outcomes in young children with cystic fibrosis. Eur Respir J. 2020;55(5).</w:t>
      </w:r>
    </w:p>
    <w:p w14:paraId="3B3796F4" w14:textId="77777777" w:rsidR="008A2CC2" w:rsidRPr="008A2CC2" w:rsidRDefault="008A2CC2" w:rsidP="008A2CC2">
      <w:pPr>
        <w:pStyle w:val="EndNoteBibliography"/>
      </w:pPr>
      <w:r w:rsidRPr="008A2CC2">
        <w:t>5.</w:t>
      </w:r>
      <w:r w:rsidRPr="008A2CC2">
        <w:tab/>
        <w:t>Hewer SCL, Smyth AR, Brown M, Jones AP, Hickey H, Kenna D, et al. Intravenous versus oral antibiotics for eradication of Pseudomonas aeruginosa in cystic fibrosis (TORPEDO-CF): a randomised controlled trial. Lancet Respir Med. 2020;8(10):975-86.</w:t>
      </w:r>
    </w:p>
    <w:p w14:paraId="44FABF4D" w14:textId="77777777" w:rsidR="008A2CC2" w:rsidRPr="008A2CC2" w:rsidRDefault="008A2CC2" w:rsidP="008A2CC2">
      <w:pPr>
        <w:pStyle w:val="EndNoteBibliography"/>
      </w:pPr>
      <w:r w:rsidRPr="008A2CC2">
        <w:t>6.</w:t>
      </w:r>
      <w:r w:rsidRPr="008A2CC2">
        <w:tab/>
        <w:t>Voynow JA, Shinbashi M. Neutrophil Elastase and Chronic Lung Disease. Biomolecules. 2021;11(8).</w:t>
      </w:r>
    </w:p>
    <w:p w14:paraId="32FC7BF2" w14:textId="77777777" w:rsidR="008A2CC2" w:rsidRPr="008A2CC2" w:rsidRDefault="008A2CC2" w:rsidP="008A2CC2">
      <w:pPr>
        <w:pStyle w:val="EndNoteBibliography"/>
      </w:pPr>
      <w:r w:rsidRPr="008A2CC2">
        <w:t>7.</w:t>
      </w:r>
      <w:r w:rsidRPr="008A2CC2">
        <w:tab/>
        <w:t>Davis SD, Ratjen F, Brumback LC, Johnson RC, Filbrun AG, Kerby GS, et al. Infant lung function tests as endpoints in the ISIS multicenter clinical trial in cystic fibrosis. J Cyst Fibros. 2016;15(3):386-91.</w:t>
      </w:r>
    </w:p>
    <w:p w14:paraId="16287D1E" w14:textId="77777777" w:rsidR="008A2CC2" w:rsidRPr="008A2CC2" w:rsidRDefault="008A2CC2" w:rsidP="008A2CC2">
      <w:pPr>
        <w:pStyle w:val="EndNoteBibliography"/>
      </w:pPr>
      <w:r w:rsidRPr="008A2CC2">
        <w:t>8.</w:t>
      </w:r>
      <w:r w:rsidRPr="008A2CC2">
        <w:tab/>
        <w:t>Ratjen F, Davis SD, Stanojevic S, Kronmal RA, Hinckley Stukovsky KD, Jorgensen N, et al. Inhaled hypertonic saline in preschool children with cystic fibrosis (SHIP): a multicentre, randomised, double-blind, placebo-controlled trial. Lancet Respir Med. 2019;7(9):802-9.</w:t>
      </w:r>
    </w:p>
    <w:p w14:paraId="0A4F89C2" w14:textId="77777777" w:rsidR="008A2CC2" w:rsidRPr="008A2CC2" w:rsidRDefault="008A2CC2" w:rsidP="008A2CC2">
      <w:pPr>
        <w:pStyle w:val="EndNoteBibliography"/>
      </w:pPr>
      <w:r w:rsidRPr="008A2CC2">
        <w:t>9.</w:t>
      </w:r>
      <w:r w:rsidRPr="008A2CC2">
        <w:tab/>
        <w:t>Yang C, Montgomery M. Dornase alfa for cystic fibrosis. Cochrane Database Syst Rev. 2021;3:CD001127.</w:t>
      </w:r>
    </w:p>
    <w:p w14:paraId="17C2665D" w14:textId="77777777" w:rsidR="008A2CC2" w:rsidRPr="008A2CC2" w:rsidRDefault="008A2CC2" w:rsidP="008A2CC2">
      <w:pPr>
        <w:pStyle w:val="EndNoteBibliography"/>
      </w:pPr>
      <w:r w:rsidRPr="008A2CC2">
        <w:t>10.</w:t>
      </w:r>
      <w:r w:rsidRPr="008A2CC2">
        <w:tab/>
        <w:t>Mayer-Hamblett N, Nichols DP, Odem-Davis K, Riekert KA, Sawicki GS, Donaldson SH, et al. Evaluating the Impact of Stopping Chronic Therapies after Modulator Drug Therapy in Cystic Fibrosis: The SIMPLIFY Clinical Trial Study Design. Ann Am Thorac Soc. 2021;18(8):1397-405.</w:t>
      </w:r>
    </w:p>
    <w:p w14:paraId="0383730A" w14:textId="35083ABE" w:rsidR="00DB16E5" w:rsidRDefault="00FD0AC4">
      <w:r>
        <w:fldChar w:fldCharType="end"/>
      </w:r>
    </w:p>
    <w:sectPr w:rsidR="00DB16E5" w:rsidSect="008B1A7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dx9zp7055pnezr0m595rie0x2weaf0f92&quot;&gt;JCF refs&lt;record-ids&gt;&lt;item&gt;1&lt;/item&gt;&lt;item&gt;2&lt;/item&gt;&lt;item&gt;3&lt;/item&gt;&lt;item&gt;4&lt;/item&gt;&lt;item&gt;5&lt;/item&gt;&lt;item&gt;6&lt;/item&gt;&lt;item&gt;7&lt;/item&gt;&lt;item&gt;8&lt;/item&gt;&lt;item&gt;9&lt;/item&gt;&lt;item&gt;10&lt;/item&gt;&lt;/record-ids&gt;&lt;/item&gt;&lt;/Libraries&gt;"/>
  </w:docVars>
  <w:rsids>
    <w:rsidRoot w:val="00DB16E5"/>
    <w:rsid w:val="00046947"/>
    <w:rsid w:val="0013320D"/>
    <w:rsid w:val="001F151D"/>
    <w:rsid w:val="002624B5"/>
    <w:rsid w:val="002D3C3B"/>
    <w:rsid w:val="002E1C82"/>
    <w:rsid w:val="002F32BE"/>
    <w:rsid w:val="003E1E9A"/>
    <w:rsid w:val="003E64AF"/>
    <w:rsid w:val="004749FA"/>
    <w:rsid w:val="005270C7"/>
    <w:rsid w:val="00563695"/>
    <w:rsid w:val="005E4810"/>
    <w:rsid w:val="005E5CB6"/>
    <w:rsid w:val="006104C9"/>
    <w:rsid w:val="00610BD4"/>
    <w:rsid w:val="00656F59"/>
    <w:rsid w:val="007553EA"/>
    <w:rsid w:val="00764045"/>
    <w:rsid w:val="007A4B4D"/>
    <w:rsid w:val="008024AE"/>
    <w:rsid w:val="008A2CC2"/>
    <w:rsid w:val="008B1A7E"/>
    <w:rsid w:val="0091585B"/>
    <w:rsid w:val="00971E5F"/>
    <w:rsid w:val="009F206E"/>
    <w:rsid w:val="00A073BC"/>
    <w:rsid w:val="00A14DDF"/>
    <w:rsid w:val="00A767EE"/>
    <w:rsid w:val="00A960DB"/>
    <w:rsid w:val="00BE4E1C"/>
    <w:rsid w:val="00C15F1F"/>
    <w:rsid w:val="00C21B57"/>
    <w:rsid w:val="00C57233"/>
    <w:rsid w:val="00CB33D9"/>
    <w:rsid w:val="00D44746"/>
    <w:rsid w:val="00D53010"/>
    <w:rsid w:val="00DB16E5"/>
    <w:rsid w:val="00DB4C34"/>
    <w:rsid w:val="00DE6514"/>
    <w:rsid w:val="00E050F2"/>
    <w:rsid w:val="00E245EF"/>
    <w:rsid w:val="00E9354E"/>
    <w:rsid w:val="00ED4103"/>
    <w:rsid w:val="00EE369E"/>
    <w:rsid w:val="00F41B73"/>
    <w:rsid w:val="00FD0AC4"/>
    <w:rsid w:val="00FF71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CDA54A"/>
  <w15:chartTrackingRefBased/>
  <w15:docId w15:val="{0AD10CD6-BC8F-E14B-8538-42D7C43A8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D0AC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D0AC4"/>
    <w:rPr>
      <w:rFonts w:ascii="Calibri" w:hAnsi="Calibri" w:cs="Calibri"/>
      <w:noProof/>
      <w:lang w:val="en-US"/>
    </w:rPr>
  </w:style>
  <w:style w:type="paragraph" w:customStyle="1" w:styleId="EndNoteBibliography">
    <w:name w:val="EndNote Bibliography"/>
    <w:basedOn w:val="Normal"/>
    <w:link w:val="EndNoteBibliographyChar"/>
    <w:rsid w:val="00FD0AC4"/>
    <w:rPr>
      <w:rFonts w:ascii="Calibri" w:hAnsi="Calibri" w:cs="Calibri"/>
      <w:noProof/>
      <w:lang w:val="en-US"/>
    </w:rPr>
  </w:style>
  <w:style w:type="character" w:customStyle="1" w:styleId="EndNoteBibliographyChar">
    <w:name w:val="EndNote Bibliography Char"/>
    <w:basedOn w:val="DefaultParagraphFont"/>
    <w:link w:val="EndNoteBibliography"/>
    <w:rsid w:val="00FD0AC4"/>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TotalTime>
  <Pages>4</Pages>
  <Words>2537</Words>
  <Characters>14464</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thern, Kevin</dc:creator>
  <cp:keywords/>
  <dc:description/>
  <cp:lastModifiedBy>Southern, Kevin</cp:lastModifiedBy>
  <cp:revision>6</cp:revision>
  <dcterms:created xsi:type="dcterms:W3CDTF">2021-09-06T11:33:00Z</dcterms:created>
  <dcterms:modified xsi:type="dcterms:W3CDTF">2021-09-20T15:13:00Z</dcterms:modified>
</cp:coreProperties>
</file>